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ipervnculo"/>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0A118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0A118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0A118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0A1187"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0A1187"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0A1187"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0A118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0A1187"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0A118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0A1187"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0A1187"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0A1187"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0A1187"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0A1187"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0A118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0A118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0A118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0A1187"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0A1187"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0A1187"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0A118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0A118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0A1187"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0A1187"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0A118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0A118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0A118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0A1187"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0A1187"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0A1187"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0A118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0A118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0A1187"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0A1187"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0A1187"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0A1187"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Prrafodelista"/>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005DC80A" w:rsidR="006C3774" w:rsidRPr="006C3774" w:rsidRDefault="006C3774" w:rsidP="00036FB4">
      <w:pPr>
        <w:pStyle w:val="Prrafodelista"/>
        <w:numPr>
          <w:ilvl w:val="0"/>
          <w:numId w:val="2"/>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xml:space="preserve">: this class sets the initial parameters of the simulation and also all of the constants involve into the phenomenon. Also, it </w:t>
      </w:r>
      <w:r>
        <w:rPr>
          <w:rFonts w:ascii="Times New Roman" w:eastAsiaTheme="minorEastAsia" w:hAnsi="Times New Roman" w:cs="Times New Roman"/>
          <w:sz w:val="24"/>
          <w:szCs w:val="24"/>
          <w:lang w:val="en-US"/>
        </w:rPr>
        <w:t>returns</w:t>
      </w:r>
      <w:r>
        <w:rPr>
          <w:rFonts w:ascii="Times New Roman" w:eastAsiaTheme="minorEastAsia" w:hAnsi="Times New Roman" w:cs="Times New Roman"/>
          <w:sz w:val="24"/>
          <w:szCs w:val="24"/>
          <w:lang w:val="en-US"/>
        </w:rPr>
        <w:t xml:space="preserve"> every value of each parameter of the cell (pressure, Mac number, temperature…)</w:t>
      </w:r>
    </w:p>
    <w:p w14:paraId="5E500BC5" w14:textId="2B6C28D5" w:rsidR="00036FB4" w:rsidRDefault="00036FB4" w:rsidP="00036FB4">
      <w:pPr>
        <w:pStyle w:val="Prrafodelista"/>
        <w:numPr>
          <w:ilvl w:val="0"/>
          <w:numId w:val="2"/>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in this class every cell of the grid will be created and each cell </w:t>
      </w:r>
      <w:r w:rsidR="00F4731E">
        <w:rPr>
          <w:rFonts w:ascii="Times New Roman" w:eastAsiaTheme="minorEastAsia" w:hAnsi="Times New Roman" w:cs="Times New Roman"/>
          <w:sz w:val="24"/>
          <w:szCs w:val="24"/>
          <w:lang w:val="en-US"/>
        </w:rPr>
        <w:t xml:space="preserve">will have </w:t>
      </w:r>
      <w:r w:rsidR="006C3774">
        <w:rPr>
          <w:rFonts w:ascii="Times New Roman" w:eastAsiaTheme="minorEastAsia" w:hAnsi="Times New Roman" w:cs="Times New Roman"/>
          <w:sz w:val="24"/>
          <w:szCs w:val="24"/>
          <w:lang w:val="en-US"/>
        </w:rPr>
        <w:t xml:space="preserve">the Rules Class values </w:t>
      </w:r>
      <w:r w:rsidR="00F4731E">
        <w:rPr>
          <w:rFonts w:ascii="Times New Roman" w:eastAsiaTheme="minorEastAsia" w:hAnsi="Times New Roman" w:cs="Times New Roman"/>
          <w:sz w:val="24"/>
          <w:szCs w:val="24"/>
          <w:lang w:val="en-US"/>
        </w:rPr>
        <w:t>(pressure, Mac number, temperature…) associated. The next status of the cell will be calculated with the information of the neighbors form the Grid Class.</w:t>
      </w:r>
    </w:p>
    <w:p w14:paraId="7E9ACC24" w14:textId="51B488A3" w:rsidR="00F4731E" w:rsidRPr="00F4731E" w:rsidRDefault="00036FB4" w:rsidP="00F4731E">
      <w:pPr>
        <w:pStyle w:val="Prrafodelista"/>
        <w:numPr>
          <w:ilvl w:val="0"/>
          <w:numId w:val="2"/>
        </w:numPr>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this class</w:t>
      </w:r>
      <w:r w:rsidR="00F4731E">
        <w:rPr>
          <w:rFonts w:ascii="Times New Roman" w:eastAsiaTheme="minorEastAsia" w:hAnsi="Times New Roman" w:cs="Times New Roman"/>
          <w:sz w:val="24"/>
          <w:szCs w:val="24"/>
          <w:lang w:val="en-US"/>
        </w:rPr>
        <w:t xml:space="preserve"> </w:t>
      </w:r>
      <w:r w:rsidR="00F4731E" w:rsidRPr="00F4731E">
        <w:rPr>
          <w:rFonts w:ascii="Times New Roman" w:eastAsiaTheme="minorEastAsia" w:hAnsi="Times New Roman" w:cs="Times New Roman"/>
          <w:sz w:val="24"/>
          <w:szCs w:val="24"/>
          <w:lang w:val="en-US"/>
        </w:rPr>
        <w:t>obtain</w:t>
      </w:r>
      <w:r w:rsidR="00F4731E">
        <w:rPr>
          <w:rFonts w:ascii="Times New Roman" w:eastAsiaTheme="minorEastAsia" w:hAnsi="Times New Roman" w:cs="Times New Roman"/>
          <w:sz w:val="24"/>
          <w:szCs w:val="24"/>
          <w:lang w:val="en-US"/>
        </w:rPr>
        <w:t>s</w:t>
      </w:r>
      <w:r w:rsidR="00F4731E" w:rsidRPr="00F4731E">
        <w:rPr>
          <w:rFonts w:ascii="Times New Roman" w:eastAsiaTheme="minorEastAsia" w:hAnsi="Times New Roman" w:cs="Times New Roman"/>
          <w:sz w:val="24"/>
          <w:szCs w:val="24"/>
          <w:lang w:val="en-US"/>
        </w:rPr>
        <w:t xml:space="preserve"> and save</w:t>
      </w:r>
      <w:r w:rsidR="00F4731E">
        <w:rPr>
          <w:rFonts w:ascii="Times New Roman" w:eastAsiaTheme="minorEastAsia" w:hAnsi="Times New Roman" w:cs="Times New Roman"/>
          <w:sz w:val="24"/>
          <w:szCs w:val="24"/>
          <w:lang w:val="en-US"/>
        </w:rPr>
        <w:t>s</w:t>
      </w:r>
      <w:r w:rsidR="00F4731E" w:rsidRPr="00F4731E">
        <w:rPr>
          <w:rFonts w:ascii="Times New Roman" w:eastAsiaTheme="minorEastAsia" w:hAnsi="Times New Roman" w:cs="Times New Roman"/>
          <w:sz w:val="24"/>
          <w:szCs w:val="24"/>
          <w:lang w:val="en-US"/>
        </w:rPr>
        <w:t xml:space="preserve"> the values of the neighbor cells</w:t>
      </w:r>
      <w:r w:rsidR="00F4731E">
        <w:rPr>
          <w:rFonts w:ascii="Times New Roman" w:eastAsiaTheme="minorEastAsia" w:hAnsi="Times New Roman" w:cs="Times New Roman"/>
          <w:sz w:val="24"/>
          <w:szCs w:val="24"/>
          <w:lang w:val="en-US"/>
        </w:rPr>
        <w:t xml:space="preserve"> and sends this information to the Cell Class. </w:t>
      </w:r>
    </w:p>
    <w:p w14:paraId="2955029F" w14:textId="268CB224" w:rsidR="00036FB4" w:rsidRPr="00F4731E" w:rsidRDefault="001D693C" w:rsidP="0045217B">
      <w:pPr>
        <w:pStyle w:val="Prrafodelista"/>
        <w:numPr>
          <w:ilvl w:val="0"/>
          <w:numId w:val="1"/>
        </w:numPr>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68A82CA0"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2CE9D91">
                <wp:simplePos x="0" y="0"/>
                <wp:positionH relativeFrom="margin">
                  <wp:align>center</wp:align>
                </wp:positionH>
                <wp:positionV relativeFrom="paragraph">
                  <wp:posOffset>1708844</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proofErr w:type="spellStart"/>
                            <w:r>
                              <w:t>Draw</w:t>
                            </w:r>
                            <w:r w:rsidR="0045217B">
                              <w: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4.55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" fillcolor="white [3201]" strokeweight=".5pt">
                <v:textbox>
                  <w:txbxContent>
                    <w:p w14:paraId="17246D1E" w14:textId="208FA783" w:rsidR="001D693C" w:rsidRDefault="001D693C" w:rsidP="001D693C">
                      <w:pPr>
                        <w:jc w:val="center"/>
                      </w:pPr>
                      <w:proofErr w:type="spellStart"/>
                      <w:r>
                        <w:t>Draw</w:t>
                      </w:r>
                      <w:r w:rsidR="0045217B">
                        <w:t>ing</w:t>
                      </w:r>
                      <w:proofErr w:type="spellEnd"/>
                    </w:p>
                  </w:txbxContent>
                </v:textbox>
                <w10:wrap anchorx="margin"/>
              </v:shape>
            </w:pict>
          </mc:Fallback>
        </mc:AlternateContent>
      </w:r>
      <w:r w:rsidRPr="001D693C">
        <w:rPr>
          <w:rFonts w:ascii="Times New Roman" w:eastAsiaTheme="minorEastAsia" w:hAnsi="Times New Roman" w:cs="Times New Roman"/>
          <w:noProof/>
          <w:sz w:val="24"/>
          <w:szCs w:val="24"/>
          <w:lang w:val="en-US"/>
        </w:rPr>
        <w:drawing>
          <wp:inline distT="0" distB="0" distL="0" distR="0" wp14:anchorId="5097235C" wp14:editId="291F9F85">
            <wp:extent cx="4986583" cy="2581836"/>
            <wp:effectExtent l="0" t="0" r="508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08125" cy="2592989"/>
                    </a:xfrm>
                    <a:prstGeom prst="rect">
                      <a:avLst/>
                    </a:prstGeom>
                  </pic:spPr>
                </pic:pic>
              </a:graphicData>
            </a:graphic>
          </wp:inline>
        </w:drawing>
      </w:r>
    </w:p>
    <w:p w14:paraId="61AD9CC3" w14:textId="3F416F3A" w:rsidR="001D693C" w:rsidRDefault="001D693C"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1E1195F" w14:textId="456C1742" w:rsidR="00F836FD" w:rsidRDefault="00F836FD" w:rsidP="00F836FD">
      <w:pPr>
        <w:jc w:val="center"/>
        <w:rPr>
          <w:rFonts w:ascii="Times New Roman" w:eastAsiaTheme="minorEastAsia" w:hAnsi="Times New Roman" w:cs="Times New Roman"/>
          <w:sz w:val="24"/>
          <w:szCs w:val="24"/>
          <w:lang w:val="en-US"/>
        </w:rPr>
      </w:pPr>
      <w:r w:rsidRPr="00F836FD">
        <w:rPr>
          <w:rFonts w:ascii="Times New Roman" w:eastAsiaTheme="minorEastAsia" w:hAnsi="Times New Roman" w:cs="Times New Roman"/>
          <w:noProof/>
          <w:sz w:val="24"/>
          <w:szCs w:val="24"/>
          <w:lang w:val="en-US"/>
        </w:rPr>
        <w:lastRenderedPageBreak/>
        <w:drawing>
          <wp:inline distT="0" distB="0" distL="0" distR="0" wp14:anchorId="3AEDEE50" wp14:editId="2B3BDF88">
            <wp:extent cx="4734045" cy="2468339"/>
            <wp:effectExtent l="0" t="0" r="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37110" cy="2469937"/>
                    </a:xfrm>
                    <a:prstGeom prst="rect">
                      <a:avLst/>
                    </a:prstGeom>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A4C808" w:rsidR="00F836FD" w:rsidRDefault="00F836FD" w:rsidP="00F836FD">
      <w:pPr>
        <w:jc w:val="center"/>
        <w:rPr>
          <w:rFonts w:ascii="Times New Roman" w:eastAsiaTheme="minorEastAsia" w:hAnsi="Times New Roman" w:cs="Times New Roman"/>
          <w:sz w:val="24"/>
          <w:szCs w:val="24"/>
          <w:lang w:val="en-US"/>
        </w:rPr>
      </w:pPr>
      <w:r w:rsidRPr="001D693C">
        <w:rPr>
          <w:rFonts w:ascii="Times New Roman" w:eastAsiaTheme="minorEastAsia" w:hAnsi="Times New Roman" w:cs="Times New Roman"/>
          <w:noProof/>
          <w:sz w:val="24"/>
          <w:szCs w:val="24"/>
          <w:lang w:val="en-US"/>
        </w:rPr>
        <w:drawing>
          <wp:inline distT="0" distB="0" distL="0" distR="0" wp14:anchorId="049A8D30" wp14:editId="38271958">
            <wp:extent cx="4449055" cy="2310851"/>
            <wp:effectExtent l="0" t="0" r="889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53881" cy="2313358"/>
                    </a:xfrm>
                    <a:prstGeom prst="rect">
                      <a:avLst/>
                    </a:prstGeom>
                  </pic:spPr>
                </pic:pic>
              </a:graphicData>
            </a:graphic>
          </wp:inline>
        </w:drawing>
      </w:r>
    </w:p>
    <w:p w14:paraId="76E092D2" w14:textId="5672CB26"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Also, the Anderson values will be shown there in order to compare it with our values. </w:t>
      </w:r>
    </w:p>
    <w:p w14:paraId="5C4ABAAE" w14:textId="3889A512"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38E6508" w14:textId="71BFABAE"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so, some interesting information as for example the evolution of </w:t>
      </w:r>
      <w:r w:rsidR="00E716CD">
        <w:rPr>
          <w:rFonts w:ascii="Times New Roman" w:eastAsiaTheme="minorEastAsia" w:hAnsi="Times New Roman" w:cs="Times New Roman"/>
          <w:sz w:val="24"/>
          <w:szCs w:val="24"/>
          <w:lang w:val="en-US"/>
        </w:rPr>
        <w:t xml:space="preserve">each variable in the lower boundary will be plotted into the graph at the screen left side. </w:t>
      </w:r>
    </w:p>
    <w:p w14:paraId="2B4179CE" w14:textId="373065E0"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23FE5551" w:rsidR="00E716CD" w:rsidRDefault="00E716CD" w:rsidP="00E716CD">
      <w:pPr>
        <w:jc w:val="center"/>
        <w:rPr>
          <w:rFonts w:ascii="Times New Roman" w:eastAsiaTheme="minorEastAsia" w:hAnsi="Times New Roman" w:cs="Times New Roman"/>
          <w:sz w:val="24"/>
          <w:szCs w:val="24"/>
          <w:lang w:val="en-US"/>
        </w:rPr>
      </w:pPr>
      <w:r w:rsidRPr="00E716CD">
        <w:rPr>
          <w:rFonts w:ascii="Times New Roman" w:eastAsiaTheme="minorEastAsia" w:hAnsi="Times New Roman" w:cs="Times New Roman"/>
          <w:noProof/>
          <w:sz w:val="24"/>
          <w:szCs w:val="24"/>
          <w:lang w:val="en-US"/>
        </w:rPr>
        <w:lastRenderedPageBreak/>
        <w:drawing>
          <wp:inline distT="0" distB="0" distL="0" distR="0" wp14:anchorId="3B5479E1" wp14:editId="690B87CE">
            <wp:extent cx="5400040" cy="278955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789555"/>
                    </a:xfrm>
                    <a:prstGeom prst="rect">
                      <a:avLst/>
                    </a:prstGeom>
                  </pic:spPr>
                </pic:pic>
              </a:graphicData>
            </a:graphic>
          </wp:inline>
        </w:drawing>
      </w:r>
    </w:p>
    <w:p w14:paraId="30F53899" w14:textId="1C11DAD5" w:rsidR="00E716CD" w:rsidRDefault="00E716CD" w:rsidP="00E716CD">
      <w:pPr>
        <w:pStyle w:val="Prrafodelista"/>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47C9FB5E" w:rsidR="001D693C" w:rsidRPr="001D693C" w:rsidRDefault="00E716CD" w:rsidP="00E716CD">
      <w:pPr>
        <w:jc w:val="both"/>
        <w:rPr>
          <w:rFonts w:ascii="Times New Roman" w:eastAsiaTheme="minorEastAsia" w:hAnsi="Times New Roman" w:cs="Times New Roman"/>
          <w:sz w:val="24"/>
          <w:szCs w:val="24"/>
          <w:lang w:val="en-US"/>
        </w:rPr>
      </w:pPr>
      <w:r w:rsidRPr="00E716CD">
        <w:rPr>
          <w:rFonts w:ascii="Times New Roman" w:eastAsiaTheme="minorEastAsia" w:hAnsi="Times New Roman" w:cs="Times New Roman"/>
          <w:noProof/>
          <w:sz w:val="24"/>
          <w:szCs w:val="24"/>
          <w:lang w:val="en-US"/>
        </w:rPr>
        <w:drawing>
          <wp:inline distT="0" distB="0" distL="0" distR="0" wp14:anchorId="1E5347AC" wp14:editId="5465BE9E">
            <wp:extent cx="5400040" cy="2851150"/>
            <wp:effectExtent l="0" t="0" r="0" b="63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51150"/>
                    </a:xfrm>
                    <a:prstGeom prst="rect">
                      <a:avLst/>
                    </a:prstGeom>
                  </pic:spPr>
                </pic:pic>
              </a:graphicData>
            </a:graphic>
          </wp:inline>
        </w:drawing>
      </w:r>
    </w:p>
    <w:p w14:paraId="4044621E" w14:textId="2C528EA7" w:rsidR="001D693C"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3AB4F1D8" w14:textId="02137DF9" w:rsidR="00E716CD" w:rsidRPr="00E716CD" w:rsidRDefault="00596E77"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for each variable will be plotted into a canvas and also into labels. The results can be saved into a txt file. </w:t>
      </w:r>
    </w:p>
    <w:p w14:paraId="302102CB" w14:textId="70CB992E" w:rsidR="00036FB4" w:rsidRPr="00E716CD" w:rsidRDefault="001D693C" w:rsidP="0045217B">
      <w:pPr>
        <w:pStyle w:val="Prrafodelista"/>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Challenge</w:t>
      </w:r>
    </w:p>
    <w:p w14:paraId="4DC07198" w14:textId="2995ADFC" w:rsidR="00E716CD"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p>
    <w:p w14:paraId="6AE26218" w14:textId="67DEB14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nother difficult thing was to implement a color gradient with three colors in order to plot the canvas. We have developed our color gradient with three colors (purple, green and yellow) and linear distribution between each primary color. (RGB).</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7EAC3C8A"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e have learned a lot of the math and physics involved into the phenomenon.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36FB4"/>
    <w:rsid w:val="000571EA"/>
    <w:rsid w:val="000A1187"/>
    <w:rsid w:val="000F0C95"/>
    <w:rsid w:val="001652B7"/>
    <w:rsid w:val="00172701"/>
    <w:rsid w:val="001D693C"/>
    <w:rsid w:val="001F3B48"/>
    <w:rsid w:val="00224570"/>
    <w:rsid w:val="002270B0"/>
    <w:rsid w:val="002D18CE"/>
    <w:rsid w:val="003173AE"/>
    <w:rsid w:val="003341D9"/>
    <w:rsid w:val="00344ED8"/>
    <w:rsid w:val="0045217B"/>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E6094"/>
    <w:rsid w:val="00A33BA8"/>
    <w:rsid w:val="00B15D94"/>
    <w:rsid w:val="00B659AC"/>
    <w:rsid w:val="00C81019"/>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13</Pages>
  <Words>3920</Words>
  <Characters>21564</Characters>
  <Application>Microsoft Office Word</Application>
  <DocSecurity>0</DocSecurity>
  <Lines>179</Lines>
  <Paragraphs>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veronicasastrerojo@gmail.com</cp:lastModifiedBy>
  <cp:revision>12</cp:revision>
  <dcterms:created xsi:type="dcterms:W3CDTF">2021-11-18T22:57:00Z</dcterms:created>
  <dcterms:modified xsi:type="dcterms:W3CDTF">2021-12-01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